
<file path=[Content_Types].xml><?xml version="1.0" encoding="utf-8"?>
<Types xmlns="http://schemas.openxmlformats.org/package/2006/content-types">
  <Override PartName="/word/stylesWithEffects.xml" ContentType="application/vnd.ms-word.stylesWithEffects+xml"/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footer1.xml" ContentType="application/vnd.openxmlformats-officedocument.wordprocessingml.footer+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rels" ContentType="application/vnd.openxmlformats-package.relationships+xml"/>
  <Override PartName="/word/footnotes.xml" ContentType="application/vnd.openxmlformats-officedocument.wordprocessingml.footnote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endnotes.xml" ContentType="application/vnd.openxmlformats-officedocument.wordprocessingml.endnotes+xml"/>
</Types>
</file>

<file path=_rels/.rels><?xml version="1.0" encoding="UTF-8" standalone="yes"?>
<Relationships xmlns="http://schemas.openxmlformats.org/package/2006/relationships"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Relationship Id="rId1" Type="http://schemas.openxmlformats.org/officeDocument/2006/relationships/officeDocument" Target="word/document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65FD" w:rsidRPr="00B15CE7" w:rsidRDefault="004B65FD" w:rsidP="007C1D21">
      <w:pPr>
        <w:spacing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B15CE7">
        <w:rPr>
          <w:rFonts w:ascii="Times New Roman" w:hAnsi="Times New Roman" w:cs="Times New Roman"/>
          <w:b/>
          <w:sz w:val="24"/>
          <w:szCs w:val="24"/>
        </w:rPr>
        <w:t>Unligated</w:t>
      </w:r>
      <w:proofErr w:type="spellEnd"/>
      <w:r w:rsidRPr="00B15CE7">
        <w:rPr>
          <w:rFonts w:ascii="Times New Roman" w:hAnsi="Times New Roman" w:cs="Times New Roman"/>
          <w:b/>
          <w:sz w:val="24"/>
          <w:szCs w:val="24"/>
        </w:rPr>
        <w:t xml:space="preserve"> Okazaki fragments induce PCNA ubiquitination and</w:t>
      </w:r>
      <w:r w:rsidR="00D7192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435E6">
        <w:rPr>
          <w:rFonts w:ascii="Times New Roman" w:hAnsi="Times New Roman" w:cs="Times New Roman"/>
          <w:b/>
          <w:sz w:val="24"/>
          <w:szCs w:val="24"/>
        </w:rPr>
        <w:t>a</w:t>
      </w:r>
      <w:r w:rsidR="00D7192C">
        <w:rPr>
          <w:rFonts w:ascii="Times New Roman" w:hAnsi="Times New Roman" w:cs="Times New Roman"/>
          <w:b/>
          <w:sz w:val="24"/>
          <w:szCs w:val="24"/>
        </w:rPr>
        <w:t xml:space="preserve"> requirement for</w:t>
      </w:r>
      <w:r w:rsidRPr="00B15CE7">
        <w:rPr>
          <w:rFonts w:ascii="Times New Roman" w:hAnsi="Times New Roman" w:cs="Times New Roman"/>
          <w:b/>
          <w:sz w:val="24"/>
          <w:szCs w:val="24"/>
        </w:rPr>
        <w:t xml:space="preserve"> Rad59-dependent re</w:t>
      </w:r>
      <w:r w:rsidRPr="00B15CE7">
        <w:rPr>
          <w:rFonts w:ascii="Times New Roman" w:hAnsi="Times New Roman" w:cs="Times New Roman"/>
          <w:b/>
          <w:sz w:val="24"/>
          <w:szCs w:val="24"/>
        </w:rPr>
        <w:t>plication fork progr</w:t>
      </w:r>
      <w:bookmarkStart w:id="0" w:name="_GoBack"/>
      <w:bookmarkEnd w:id="0"/>
      <w:r w:rsidRPr="00B15CE7">
        <w:rPr>
          <w:rFonts w:ascii="Times New Roman" w:hAnsi="Times New Roman" w:cs="Times New Roman"/>
          <w:b/>
          <w:sz w:val="24"/>
          <w:szCs w:val="24"/>
        </w:rPr>
        <w:t>ession</w:t>
      </w:r>
      <w:r w:rsidRPr="00B15CE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B65FD" w:rsidRPr="00B15CE7" w:rsidRDefault="001E26B1" w:rsidP="004B65FD">
      <w:pPr>
        <w:spacing w:after="0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g Nguye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Jordan Becker</w:t>
      </w:r>
      <w:r w:rsidR="00EB6AF4" w:rsidRPr="00EB6AF4">
        <w:rPr>
          <w:rFonts w:ascii="Times New Roman" w:hAnsi="Times New Roman" w:cs="Times New Roman"/>
          <w:sz w:val="24"/>
          <w:szCs w:val="24"/>
          <w:vertAlign w:val="superscript"/>
        </w:rPr>
        <w:t>1, #</w:t>
      </w:r>
      <w:r w:rsidR="00021701" w:rsidRPr="00021701">
        <w:rPr>
          <w:rFonts w:ascii="Times New Roman" w:hAnsi="Times New Roman" w:cs="Times New Roman"/>
          <w:sz w:val="24"/>
          <w:szCs w:val="24"/>
        </w:rPr>
        <w:t>, Yee Mon Thu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,#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Michael Costanzo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Elizabeth</w:t>
      </w:r>
      <w:r>
        <w:rPr>
          <w:rFonts w:ascii="Times New Roman" w:hAnsi="Times New Roman" w:cs="Times New Roman"/>
          <w:sz w:val="24"/>
          <w:szCs w:val="24"/>
        </w:rPr>
        <w:t xml:space="preserve"> N</w:t>
      </w:r>
      <w:r>
        <w:rPr>
          <w:rFonts w:ascii="Times New Roman" w:hAnsi="Times New Roman" w:cs="Times New Roman"/>
          <w:sz w:val="24"/>
          <w:szCs w:val="24"/>
        </w:rPr>
        <w:t xml:space="preserve"> Koch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tephanie Smith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yungja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yung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had L Myers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, Charles</w:t>
      </w:r>
      <w:r w:rsidR="004B65FD" w:rsidRPr="00B15CE7">
        <w:rPr>
          <w:rFonts w:ascii="Times New Roman" w:hAnsi="Times New Roman" w:cs="Times New Roman"/>
          <w:sz w:val="24"/>
          <w:szCs w:val="24"/>
        </w:rPr>
        <w:t xml:space="preserve"> Boone</w:t>
      </w:r>
      <w:r w:rsidR="004B65FD" w:rsidRPr="00B15CE7">
        <w:rPr>
          <w:rFonts w:ascii="Times New Roman" w:hAnsi="Times New Roman" w:cs="Times New Roman"/>
          <w:sz w:val="24"/>
          <w:szCs w:val="24"/>
          <w:vertAlign w:val="superscript"/>
        </w:rPr>
        <w:t>2,3</w:t>
      </w:r>
      <w:r w:rsidR="004B65FD" w:rsidRPr="00B15CE7">
        <w:rPr>
          <w:rFonts w:ascii="Times New Roman" w:hAnsi="Times New Roman" w:cs="Times New Roman"/>
          <w:sz w:val="24"/>
          <w:szCs w:val="24"/>
        </w:rPr>
        <w:t>,</w:t>
      </w:r>
      <w:r w:rsidR="004B65FD" w:rsidRPr="00B15CE7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B65FD" w:rsidRPr="00B15CE7">
        <w:rPr>
          <w:rFonts w:ascii="Times New Roman" w:hAnsi="Times New Roman" w:cs="Times New Roman"/>
          <w:sz w:val="24"/>
          <w:szCs w:val="24"/>
        </w:rPr>
        <w:t>and Anja-Katrin Bielinsky</w:t>
      </w:r>
      <w:r w:rsidR="004B65FD" w:rsidRPr="00B15CE7">
        <w:rPr>
          <w:rFonts w:ascii="Times New Roman" w:hAnsi="Times New Roman" w:cs="Times New Roman"/>
          <w:sz w:val="24"/>
          <w:szCs w:val="24"/>
          <w:vertAlign w:val="superscript"/>
        </w:rPr>
        <w:t>1,*</w:t>
      </w:r>
    </w:p>
    <w:p w:rsidR="004B65FD" w:rsidRPr="00B15CE7" w:rsidRDefault="004B65FD" w:rsidP="004B65FD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</w:p>
    <w:p w:rsidR="00F65CC1" w:rsidRPr="00B15CE7" w:rsidRDefault="00F65CC1" w:rsidP="00E738F8">
      <w:pPr>
        <w:rPr>
          <w:rFonts w:ascii="Times New Roman" w:eastAsia="Times New Roman" w:hAnsi="Times New Roman" w:cs="Times New Roman"/>
          <w:b/>
          <w:sz w:val="24"/>
          <w:szCs w:val="24"/>
        </w:rPr>
      </w:pPr>
      <w:r w:rsidRPr="00B15CE7">
        <w:rPr>
          <w:rFonts w:ascii="Times New Roman" w:eastAsia="Times New Roman" w:hAnsi="Times New Roman" w:cs="Times New Roman"/>
          <w:b/>
          <w:sz w:val="24"/>
          <w:szCs w:val="24"/>
        </w:rPr>
        <w:t>Table S1. List of yeast strains.</w:t>
      </w:r>
    </w:p>
    <w:tbl>
      <w:tblPr>
        <w:tblW w:w="0" w:type="auto"/>
        <w:tblInd w:w="92" w:type="dxa"/>
        <w:tblLayout w:type="fixed"/>
        <w:tblLook w:val="0000"/>
      </w:tblPr>
      <w:tblGrid>
        <w:gridCol w:w="1636"/>
        <w:gridCol w:w="5580"/>
        <w:gridCol w:w="2250"/>
      </w:tblGrid>
      <w:tr w:rsidR="00F65CC1" w:rsidRPr="00B15CE7">
        <w:trPr>
          <w:trHeight w:val="360"/>
        </w:trPr>
        <w:tc>
          <w:tcPr>
            <w:tcW w:w="1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65CC1" w:rsidRPr="00B15CE7" w:rsidRDefault="00F65CC1" w:rsidP="00A239D5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br w:type="page"/>
            </w:r>
            <w:bookmarkStart w:id="1" w:name="RANGE!B3:D34"/>
            <w:r w:rsidRPr="00B15CE7">
              <w:rPr>
                <w:rFonts w:ascii="Times New Roman" w:hAnsi="Times New Roman" w:cs="Times New Roman"/>
                <w:b/>
                <w:sz w:val="24"/>
                <w:szCs w:val="24"/>
              </w:rPr>
              <w:t>Strain Name</w:t>
            </w:r>
            <w:bookmarkEnd w:id="1"/>
          </w:p>
        </w:tc>
        <w:tc>
          <w:tcPr>
            <w:tcW w:w="5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b/>
                <w:sz w:val="24"/>
                <w:szCs w:val="24"/>
              </w:rPr>
              <w:t>Relevant Genotype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b/>
                <w:sz w:val="24"/>
                <w:szCs w:val="24"/>
              </w:rPr>
              <w:t>Source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b/>
                <w:sz w:val="24"/>
                <w:szCs w:val="24"/>
              </w:rPr>
              <w:t>W303-derived strains</w:t>
            </w:r>
          </w:p>
        </w:tc>
        <w:tc>
          <w:tcPr>
            <w:tcW w:w="2250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65CC1" w:rsidRPr="00B15CE7">
        <w:trPr>
          <w:trHeight w:val="530"/>
        </w:trPr>
        <w:tc>
          <w:tcPr>
            <w:tcW w:w="1636" w:type="dxa"/>
            <w:tcBorders>
              <w:top w:val="double" w:sz="6" w:space="0" w:color="auto"/>
            </w:tcBorders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YKL83</w:t>
            </w:r>
          </w:p>
        </w:tc>
        <w:tc>
          <w:tcPr>
            <w:tcW w:w="5580" w:type="dxa"/>
            <w:tcBorders>
              <w:top w:val="double" w:sz="6" w:space="0" w:color="auto"/>
            </w:tcBorders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</w:t>
            </w:r>
          </w:p>
        </w:tc>
        <w:tc>
          <w:tcPr>
            <w:tcW w:w="2250" w:type="dxa"/>
            <w:tcBorders>
              <w:top w:val="double" w:sz="6" w:space="0" w:color="auto"/>
            </w:tcBorders>
            <w:shd w:val="clear" w:color="auto" w:fill="auto"/>
            <w:noWrap/>
          </w:tcPr>
          <w:p w:rsidR="00F65CC1" w:rsidRPr="00B15CE7" w:rsidRDefault="00EB6AF4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abib&lt;/Author&gt;&lt;Year&gt;2000&lt;/Year&gt;&lt;RecNum&gt;421&lt;/RecNum&gt;&lt;record&gt;&lt;rec-number&gt;421&lt;/rec-number&gt;&lt;foreign-keys&gt;&lt;key app="EN" db-id="0txx9wasgawt5yewrrq5sxwe0zvv05saxepr"&gt;421&lt;/key&gt;&lt;/foreign-keys&gt;&lt;ref-type name="Journal Article"&gt;17&lt;/ref-type&gt;&lt;contributors&gt;&lt;authors&gt;&lt;author&gt;Labib, K.&lt;/author&gt;&lt;author&gt;Tercero, J. A.&lt;/author&gt;&lt;author&gt;Diffley, J. F.&lt;/author&gt;&lt;/authors&gt;&lt;/contributors&gt;&lt;auth-address&gt;Imperial Cancer Research Fund Clare Hall Laboratories, South Mimms, Hertfordshire, EN6 3LD, UK.&lt;/auth-address&gt;&lt;titles&gt;&lt;title&gt;Uninterrupted MCM2-7 function required for DNA replication fork progression&lt;/title&gt;&lt;secondary-title&gt;Science&lt;/secondary-title&gt;&lt;alt-title&gt;Science (New York, N.Y&lt;/alt-title&gt;&lt;/titles&gt;&lt;periodical&gt;&lt;full-title&gt;Science&lt;/full-title&gt;&lt;/periodical&gt;&lt;pages&gt;1643-7&lt;/pages&gt;&lt;volume&gt;288&lt;/volume&gt;&lt;number&gt;5471&lt;/number&gt;&lt;keywords&gt;&lt;keyword&gt;Cell Cycle Proteins/genetics/*metabolism&lt;/keyword&gt;&lt;keyword&gt;Chromosomes, Fungal/metabolism&lt;/keyword&gt;&lt;keyword&gt;*DNA Replication&lt;/keyword&gt;&lt;keyword&gt;DNA, Fungal/biosynthesis&lt;/keyword&gt;&lt;keyword&gt;*DNA-Binding Proteins&lt;/keyword&gt;&lt;keyword&gt;Fungal Proteins/genetics/*metabolism&lt;/keyword&gt;&lt;keyword&gt;G1 Phase&lt;/keyword&gt;&lt;keyword&gt;G2 Phase&lt;/keyword&gt;&lt;keyword&gt;*Ligases&lt;/keyword&gt;&lt;keyword&gt;Mitosis&lt;/keyword&gt;&lt;keyword&gt;Mutation&lt;/keyword&gt;&lt;keyword&gt;Recombinant Fusion Proteins/metabolism&lt;/keyword&gt;&lt;keyword&gt;Replicon&lt;/keyword&gt;&lt;keyword&gt;S Phase&lt;/keyword&gt;&lt;keyword&gt;Saccharomyces cerevisiae/genetics/*metabolism&lt;/keyword&gt;&lt;keyword&gt;*Saccharomyces cerevisiae Proteins&lt;/keyword&gt;&lt;keyword&gt;Temperature&lt;/keyword&gt;&lt;keyword&gt;*Ubiquitin-Protein Ligases&lt;/keyword&gt;&lt;/keywords&gt;&lt;dates&gt;&lt;year&gt;2000&lt;/year&gt;&lt;pub-dates&gt;&lt;date&gt;Jun 2&lt;/date&gt;&lt;/pub-dates&gt;&lt;/dates&gt;&lt;isbn&gt;0036-8075 (Print)&lt;/isbn&gt;&lt;accession-num&gt;10834843&lt;/accession-num&gt;&lt;urls&gt;&lt;related-urls&gt;&lt;url&gt;http://www.ncbi.nlm.nih.gov/entrez/query.fcgi?cmd=Retrieve&amp;amp;db=PubMed&amp;amp;dopt=Citation&amp;amp;list_uids=10834843 &lt;/url&gt;&lt;/related-urls&gt;&lt;/urls&gt;&lt;language&gt;eng&lt;/language&gt;&lt;/record&gt;&lt;/Cite&gt;&lt;/EndNote&gt;</w:instrTex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C1D21" w:rsidRPr="00B15CE7"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010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643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 MRC1::3HA-MRC1(KanMX4)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596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GAL-UBR1 (HIS3) rad59::TRP1 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Cl.1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597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904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GAL-UBR1 (HIS3) rad59::TRP1 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Cl.2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 rad1::NatR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654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 MRC1::3HA-MRC1(KanMX4) rad59::TRP1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008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906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 cdc9::cdc9-td (URA3)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</w:t>
            </w:r>
            <w:r w:rsidR="007D3F80">
              <w:rPr>
                <w:rFonts w:ascii="Times New Roman" w:hAnsi="Times New Roman" w:cs="Times New Roman"/>
                <w:i/>
                <w:sz w:val="24"/>
                <w:szCs w:val="24"/>
              </w:rPr>
              <w:t>2 cdc9::cdc9-td (URA3) rad1::Nat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541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 cdc9::cdc9-td (URA3) MRC1::3HA-MRC1(KanMX4)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598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 cdc9::cdc9-td (URA3) rad59::TRP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Cl.1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599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908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 cdc9::cdc9-td (URA3) rad59::TRP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Cl.2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 cdc9::cdc9-td (URA3)  rad59::TRP1</w:t>
            </w:r>
            <w:r w:rsidR="00A84B6D">
              <w:rPr>
                <w:rFonts w:ascii="Times New Roman" w:hAnsi="Times New Roman" w:cs="Times New Roman"/>
                <w:sz w:val="24"/>
                <w:szCs w:val="24"/>
              </w:rPr>
              <w:t xml:space="preserve"> Cl.1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rad1::NatR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0A78DA" w:rsidRPr="00B15CE7" w:rsidRDefault="000A78DA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656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UBR1 (HIS3) bar1::LEU2 cdc9::cdc9-td (URA3) MRC1::3HA-MRC1(KanMX4) rad59::TRP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b/>
                <w:sz w:val="24"/>
                <w:szCs w:val="24"/>
              </w:rPr>
              <w:t>SSL204-derived strains</w:t>
            </w:r>
          </w:p>
        </w:tc>
        <w:tc>
          <w:tcPr>
            <w:tcW w:w="2250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65CC1" w:rsidRPr="00B15CE7">
        <w:trPr>
          <w:trHeight w:val="528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SSL204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MAT</w:t>
            </w:r>
            <w:r w:rsidRPr="00B15CE7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</w:t>
            </w:r>
            <w:proofErr w:type="spellEnd"/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de2 his3Δ200 trp1 leu2 ura3-52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EB6AF4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ornfeld&lt;/Author&gt;&lt;Year&gt;1991&lt;/Year&gt;&lt;RecNum&gt;406&lt;/RecNum&gt;&lt;record&gt;&lt;rec-number&gt;406&lt;/rec-number&gt;&lt;foreign-keys&gt;&lt;key app="EN" db-id="0txx9wasgawt5yewrrq5sxwe0zvv05saxepr"&gt;406&lt;/key&gt;&lt;/foreign-keys&gt;&lt;ref-type name="Journal Article"&gt;17&lt;/ref-type&gt;&lt;contributors&gt;&lt;authors&gt;&lt;author&gt;Dornfeld, K. J.&lt;/author&gt;&lt;author&gt;Livingston, D. M.&lt;/author&gt;&lt;/authors&gt;&lt;/contributors&gt;&lt;auth-address&gt;Department of Biochemistry, University of Minnesota, Minneapolis 55455.&lt;/auth-address&gt;&lt;titles&gt;&lt;title&gt;Effects of controlled RAD52 expression on repair and recombination in Saccharomyces cerevisiae&lt;/title&gt;&lt;secondary-title&gt;Mol Cell Biol&lt;/secondary-title&gt;&lt;alt-title&gt;Molecular and cellular biology&lt;/alt-title&gt;&lt;/titles&gt;&lt;periodical&gt;&lt;full-title&gt;Mol Cell Biol&lt;/full-title&gt;&lt;/periodical&gt;&lt;pages&gt;2013-7&lt;/pages&gt;&lt;volume&gt;11&lt;/volume&gt;&lt;number&gt;4&lt;/number&gt;&lt;keywords&gt;&lt;keyword&gt;*DNA Repair&lt;/keyword&gt;&lt;keyword&gt;DNA Replication&lt;/keyword&gt;&lt;keyword&gt;DNA, Fungal/biosynthesis/metabolism&lt;/keyword&gt;&lt;keyword&gt;*Gene Expression Regulation, Fungal&lt;/keyword&gt;&lt;keyword&gt;Kinetics&lt;/keyword&gt;&lt;keyword&gt;Methyl Methanesulfonate/pharmacology&lt;/keyword&gt;&lt;keyword&gt;Mitosis&lt;/keyword&gt;&lt;keyword&gt;Plasmids&lt;/keyword&gt;&lt;keyword&gt;Promoter Regions (Genetics)&lt;/keyword&gt;&lt;keyword&gt;*Recombination, Genetic&lt;/keyword&gt;&lt;keyword&gt;Saccharomyces cerevisiae/*genetics/growth &amp;amp; development/metabolism&lt;/keyword&gt;&lt;/keywords&gt;&lt;dates&gt;&lt;year&gt;1991&lt;/year&gt;&lt;pub-dates&gt;&lt;date&gt;Apr&lt;/date&gt;&lt;/pub-dates&gt;&lt;/dates&gt;&lt;isbn&gt;0270-7306 (Print)&lt;/isbn&gt;&lt;accession-num&gt;2005894&lt;/accession-num&gt;&lt;urls&gt;&lt;related-urls&gt;&lt;url&gt;http://www.ncbi.nlm.nih.gov/entrez/query.fcgi?cmd=Retrieve&amp;amp;db=PubMed&amp;amp;dopt=Citation&amp;amp;list_uids=2005894 &lt;/url&gt;&lt;/related-urls&gt;&lt;/urls&gt;&lt;language&gt;eng&lt;/language&gt;&lt;/record&gt;&lt;/Cite&gt;&lt;/EndNote&gt;</w:instrTex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C1D21" w:rsidRPr="00B15CE7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321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889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ad1::URA3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ad2::URA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323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ad10::URA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325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ad14::URA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451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slx4::URA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407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ad59::URA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430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ad51::URA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537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exo1::URA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Cl.1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538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exo1::URA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Cl.2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805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hxt13::URA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SSL212A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ad52Δ HS::LEU2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EB6AF4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ornfeld&lt;/Author&gt;&lt;Year&gt;1991&lt;/Year&gt;&lt;RecNum&gt;406&lt;/RecNum&gt;&lt;record&gt;&lt;rec-number&gt;406&lt;/rec-number&gt;&lt;foreign-keys&gt;&lt;key app="EN" db-id="0txx9wasgawt5yewrrq5sxwe0zvv05saxepr"&gt;406&lt;/key&gt;&lt;/foreign-keys&gt;&lt;ref-type name="Journal Article"&gt;17&lt;/ref-type&gt;&lt;contributors&gt;&lt;authors&gt;&lt;author&gt;Dornfeld, K. J.&lt;/author&gt;&lt;author&gt;Livingston, D. M.&lt;/author&gt;&lt;/authors&gt;&lt;/contributors&gt;&lt;auth-address&gt;Department of Biochemistry, University of Minnesota, Minneapolis 55455.&lt;/auth-address&gt;&lt;titles&gt;&lt;title&gt;Effects of controlled RAD52 expression on repair and recombination in Saccharomyces cerevisiae&lt;/title&gt;&lt;secondary-title&gt;Mol Cell Biol&lt;/secondary-title&gt;&lt;alt-title&gt;Molecular and cellular biology&lt;/alt-title&gt;&lt;/titles&gt;&lt;periodical&gt;&lt;full-title&gt;Mol Cell Biol&lt;/full-title&gt;&lt;/periodical&gt;&lt;pages&gt;2013-7&lt;/pages&gt;&lt;volume&gt;11&lt;/volume&gt;&lt;number&gt;4&lt;/number&gt;&lt;keywords&gt;&lt;keyword&gt;*DNA Repair&lt;/keyword&gt;&lt;keyword&gt;DNA Replication&lt;/keyword&gt;&lt;keyword&gt;DNA, Fungal/biosynthesis/metabolism&lt;/keyword&gt;&lt;keyword&gt;*Gene Expression Regulation, Fungal&lt;/keyword&gt;&lt;keyword&gt;Kinetics&lt;/keyword&gt;&lt;keyword&gt;Methyl Methanesulfonate/pharmacology&lt;/keyword&gt;&lt;keyword&gt;Mitosis&lt;/keyword&gt;&lt;keyword&gt;Plasmids&lt;/keyword&gt;&lt;keyword&gt;Promoter Regions (Genetics)&lt;/keyword&gt;&lt;keyword&gt;*Recombination, Genetic&lt;/keyword&gt;&lt;keyword&gt;Saccharomyces cerevisiae/*genetics/growth &amp;amp; development/metabolism&lt;/keyword&gt;&lt;/keywords&gt;&lt;dates&gt;&lt;year&gt;1991&lt;/year&gt;&lt;pub-dates&gt;&lt;date&gt;Apr&lt;/date&gt;&lt;/pub-dates&gt;&lt;/dates&gt;&lt;isbn&gt;0270-7306 (Print)&lt;/isbn&gt;&lt;accession-num&gt;2005894&lt;/accession-num&gt;&lt;urls&gt;&lt;related-urls&gt;&lt;url&gt;http://www.ncbi.nlm.nih.gov/entrez/query.fcgi?cmd=Retrieve&amp;amp;db=PubMed&amp;amp;dopt=Citation&amp;amp;list_uids=2005894 &lt;/url&gt;&lt;/related-urls&gt;&lt;/urls&gt;&lt;language&gt;eng&lt;/language&gt;&lt;/record&gt;&lt;/Cite&gt;&lt;/EndNote&gt;</w:instrTex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C1D21" w:rsidRPr="00B15CE7"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055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RS31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056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RS313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-CDC9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27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RS313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-cdc9-K419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77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RS313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-cdc9-K598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086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RS313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-cdc9-NΔ60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85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RS313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-ChVLig-3H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277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RS423</w:t>
            </w:r>
            <w:r w:rsidRPr="00E435E6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278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RS423</w:t>
            </w:r>
            <w:r w:rsidRPr="00E435E6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hVLig-3H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46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E435E6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F65CC1" w:rsidRPr="00E435E6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  <w:proofErr w:type="spellEnd"/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46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E435E6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ad53-K221A/D339A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(KD)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685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pol30K107R (LEU2)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EB6AF4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YXMtQnJhZG9vPC9BdXRob3I+PFllYXI+MjAxMDwvWWVh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</w:fldData>
              </w:fldChar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YXMtQnJhZG9vPC9BdXRob3I+PFllYXI+MjAxMDwvWWVh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</w:fldData>
              </w:fldChar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EA1C90" w:rsidRPr="00EB6AF4">
              <w:rPr>
                <w:rFonts w:ascii="Times New Roman" w:hAnsi="Times New Roman" w:cs="Times New Roman"/>
                <w:sz w:val="24"/>
                <w:szCs w:val="24"/>
              </w:rPr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EA1C90" w:rsidRPr="00EB6AF4">
              <w:rPr>
                <w:rFonts w:ascii="Times New Roman" w:hAnsi="Times New Roman" w:cs="Times New Roman"/>
                <w:sz w:val="24"/>
                <w:szCs w:val="24"/>
              </w:rPr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C1D21" w:rsidRPr="00B15CE7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SSL612α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MAT</w:t>
            </w:r>
            <w:r w:rsidRPr="00B15CE7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α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 ade2 his3Δ200 trp1 leu2 ura3-52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EB6AF4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Ireland&lt;/Author&gt;&lt;Year&gt;2000&lt;/Year&gt;&lt;RecNum&gt;380&lt;/RecNum&gt;&lt;record&gt;&lt;rec-number&gt;380&lt;/rec-number&gt;&lt;foreign-keys&gt;&lt;key app="EN" db-id="0txx9wasgawt5yewrrq5sxwe0zvv05saxepr"&gt;380&lt;/key&gt;&lt;/foreign-keys&gt;&lt;ref-type name="Journal Article"&gt;17&lt;/ref-type&gt;&lt;contributors&gt;&lt;authors&gt;&lt;author&gt;Ireland, M. J.&lt;/author&gt;&lt;author&gt;Reinke, S. S.&lt;/author&gt;&lt;author&gt;Livingston, D. M.&lt;/author&gt;&lt;/authors&gt;&lt;/contributors&gt;&lt;auth-address&gt;Department of Biochemistry, Molecular Biology and Biophysics, University of Minnesota, Minneapolis, Minnesota 55455, USA.&lt;/auth-address&gt;&lt;titles&gt;&lt;title&gt;The impact of lagging strand replication mutations on the stability of CAG repeat tracts in yeast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1657-65&lt;/pages&gt;&lt;volume&gt;155&lt;/volume&gt;&lt;number&gt;4&lt;/number&gt;&lt;keywords&gt;&lt;keyword&gt;Alleles&lt;/keyword&gt;&lt;keyword&gt;DNA Helicases/genetics&lt;/keyword&gt;&lt;keyword&gt;DNA Ligases/genetics&lt;/keyword&gt;&lt;keyword&gt;DNA Primase/genetics&lt;/keyword&gt;&lt;keyword&gt;DNA Replication/*genetics&lt;/keyword&gt;&lt;keyword&gt;*Genes, Fungal&lt;/keyword&gt;&lt;keyword&gt;Models, Genetic&lt;/keyword&gt;&lt;keyword&gt;*Mutation&lt;/keyword&gt;&lt;keyword&gt;Phenotype&lt;/keyword&gt;&lt;keyword&gt;Ribonuclease H/genetics&lt;/keyword&gt;&lt;keyword&gt;Trinucleotide Repeat Expansion&lt;/keyword&gt;&lt;keyword&gt;*Trinucleotide Repeats&lt;/keyword&gt;&lt;/keywords&gt;&lt;dates&gt;&lt;year&gt;2000&lt;/year&gt;&lt;pub-dates&gt;&lt;date&gt;Aug&lt;/date&gt;&lt;/pub-dates&gt;&lt;/dates&gt;&lt;isbn&gt;0016-6731 (Print)&lt;/isbn&gt;&lt;accession-num&gt;10924464&lt;/accession-num&gt;&lt;urls&gt;&lt;related-urls&gt;&lt;url&gt;http://www.ncbi.nlm.nih.gov/entrez/query.fcgi?cmd=Retrieve&amp;amp;db=PubMed&amp;amp;dopt=Citation&amp;amp;list_uids=10924464 &lt;/url&gt;&lt;/related-urls&gt;&lt;/urls&gt;&lt;language&gt;eng&lt;/language&gt;&lt;/record&gt;&lt;/Cite&gt;&lt;/EndNote&gt;</w:instrTex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C1D21" w:rsidRPr="00B15CE7"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SL612a </w:t>
            </w:r>
            <w:r w:rsidRPr="00B15CE7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(cdc9-1)</w:t>
            </w:r>
            <w:r w:rsidRPr="00B15CE7">
              <w:rPr>
                <w:rFonts w:ascii="Times New Roman" w:hAnsi="Times New Roman" w:cs="Times New Roman"/>
                <w:b/>
                <w:sz w:val="24"/>
                <w:szCs w:val="24"/>
              </w:rPr>
              <w:t>-derived strains</w:t>
            </w:r>
          </w:p>
        </w:tc>
        <w:tc>
          <w:tcPr>
            <w:tcW w:w="2250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tabs>
                <w:tab w:val="left" w:pos="1440"/>
                <w:tab w:val="left" w:pos="7470"/>
              </w:tabs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SSL612a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tabs>
                <w:tab w:val="left" w:pos="0"/>
                <w:tab w:val="left" w:pos="1440"/>
                <w:tab w:val="left" w:pos="7470"/>
              </w:tabs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dc9-1 </w:t>
            </w:r>
            <w:proofErr w:type="spellStart"/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MAT</w:t>
            </w:r>
            <w:r w:rsidRPr="00B15CE7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</w:t>
            </w:r>
            <w:proofErr w:type="spellEnd"/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 ade2 his3Δ200 trp1 leu2 ura3-52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EB6AF4" w:rsidP="007C1D21">
            <w:pPr>
              <w:tabs>
                <w:tab w:val="left" w:pos="0"/>
                <w:tab w:val="left" w:pos="1440"/>
                <w:tab w:val="left" w:pos="7470"/>
              </w:tabs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Ireland&lt;/Author&gt;&lt;Year&gt;2000&lt;/Year&gt;&lt;RecNum&gt;380&lt;/RecNum&gt;&lt;record&gt;&lt;rec-number&gt;380&lt;/rec-number&gt;&lt;foreign-keys&gt;&lt;key app="EN" db-id="0txx9wasgawt5yewrrq5sxwe0zvv05saxepr"&gt;380&lt;/key&gt;&lt;/foreign-keys&gt;&lt;ref-type name="Journal Article"&gt;17&lt;/ref-type&gt;&lt;contributors&gt;&lt;authors&gt;&lt;author&gt;Ireland, M. J.&lt;/author&gt;&lt;author&gt;Reinke, S. S.&lt;/author&gt;&lt;author&gt;Livingston, D. M.&lt;/author&gt;&lt;/authors&gt;&lt;/contributors&gt;&lt;auth-address&gt;Department of Biochemistry, Molecular Biology and Biophysics, University of Minnesota, Minneapolis, Minnesota 55455, USA.&lt;/auth-address&gt;&lt;titles&gt;&lt;title&gt;The impact of lagging strand replication mutations on the stability of CAG repeat tracts in yeast&lt;/title&gt;&lt;secondary-title&gt;Genetics&lt;/secondary-title&gt;&lt;alt-title&gt;Genetics&lt;/alt-title&gt;&lt;/titles&gt;&lt;periodical&gt;&lt;full-title&gt;Genetics&lt;/full-title&gt;&lt;/periodical&gt;&lt;alt-periodical&gt;&lt;full-title&gt;Genetics&lt;/full-title&gt;&lt;/alt-periodical&gt;&lt;pages&gt;1657-65&lt;/pages&gt;&lt;volume&gt;155&lt;/volume&gt;&lt;number&gt;4&lt;/number&gt;&lt;keywords&gt;&lt;keyword&gt;Alleles&lt;/keyword&gt;&lt;keyword&gt;DNA Helicases/genetics&lt;/keyword&gt;&lt;keyword&gt;DNA Ligases/genetics&lt;/keyword&gt;&lt;keyword&gt;DNA Primase/genetics&lt;/keyword&gt;&lt;keyword&gt;DNA Replication/*genetics&lt;/keyword&gt;&lt;keyword&gt;*Genes, Fungal&lt;/keyword&gt;&lt;keyword&gt;Models, Genetic&lt;/keyword&gt;&lt;keyword&gt;*Mutation&lt;/keyword&gt;&lt;keyword&gt;Phenotype&lt;/keyword&gt;&lt;keyword&gt;Ribonuclease H/genetics&lt;/keyword&gt;&lt;keyword&gt;Trinucleotide Repeat Expansion&lt;/keyword&gt;&lt;keyword&gt;*Trinucleotide Repeats&lt;/keyword&gt;&lt;/keywords&gt;&lt;dates&gt;&lt;year&gt;2000&lt;/year&gt;&lt;pub-dates&gt;&lt;date&gt;Aug&lt;/date&gt;&lt;/pub-dates&gt;&lt;/dates&gt;&lt;isbn&gt;0016-6731 (Print)&lt;/isbn&gt;&lt;accession-num&gt;10924464&lt;/accession-num&gt;&lt;urls&gt;&lt;related-urls&gt;&lt;url&gt;http://www.ncbi.nlm.nih.gov/entrez/query.fcgi?cmd=Retrieve&amp;amp;db=PubMed&amp;amp;dopt=Citation&amp;amp;list_uids=10924464 &lt;/url&gt;&lt;/related-urls&gt;&lt;/urls&gt;&lt;language&gt;eng&lt;/language&gt;&lt;/record&gt;&lt;/Cite&gt;&lt;/EndNote&gt;</w:instrTex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C1D21" w:rsidRPr="00B15CE7"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539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exo1::URA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Cl.1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540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exo1::URA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Cl.2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807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hxt13::URA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057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058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28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K419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087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K598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78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cdc9-NΔ60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86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-ChVLig-3H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279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423</w:t>
            </w:r>
            <w:r w:rsidRPr="00E435E6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280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423</w:t>
            </w:r>
            <w:r w:rsidRPr="00E435E6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hVLig-3H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48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E435E6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F65CC1" w:rsidRPr="00E435E6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  <w:proofErr w:type="spellEnd"/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149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388-10b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890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874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391-3d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E435E6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rad53-K221A/D339A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(KD)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rad1::URA3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rad2::URA3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rad10::URA3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rad14::URA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439-4a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dc9-1 rad59::URA3 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Cl.1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439-7c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rad59::URA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Cl.2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439-13a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897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912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913</w:t>
            </w:r>
          </w:p>
          <w:p w:rsidR="00B15CE7" w:rsidRPr="00B15CE7" w:rsidRDefault="00B15CE7" w:rsidP="00B15CE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rad59::URA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Cl.3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slx4::URA3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BM27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pBM27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-cdc9-1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605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pol30K164R (LEU2)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606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pol30K164R (LEU2)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607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pol30::pol30K164R (LEU2)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K419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608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pol30::pol30K164R (LEU2)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RS313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K598A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609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 pol30::pol30K164R (LEU2)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 pRS313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cdc9-NΔ60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872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B15CE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914</w:t>
            </w:r>
          </w:p>
          <w:p w:rsidR="00B15CE7" w:rsidRPr="00B15CE7" w:rsidRDefault="00B15CE7" w:rsidP="00B15CE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B15CE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915</w:t>
            </w:r>
          </w:p>
          <w:p w:rsidR="00B15CE7" w:rsidRPr="00B15CE7" w:rsidRDefault="00B15CE7" w:rsidP="00B15CE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B15CE7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ABy1916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* pol30::pol30K107R (LEU2)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* pol30::pol30K107R (LEU2)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BM27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gal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* pol30::pol30K107R (LEU2)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BM27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gal-cdc9-1 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Cl. 3</w:t>
            </w:r>
          </w:p>
          <w:p w:rsidR="00B15CE7" w:rsidRPr="00B15CE7" w:rsidRDefault="00B15CE7" w:rsidP="00B15C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cdc9-1* pol30::pol30K107R (LEU2)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pBM27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gal-cdc9-1 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Cl. 7</w:t>
            </w:r>
          </w:p>
          <w:p w:rsidR="00B15CE7" w:rsidRPr="00B15CE7" w:rsidRDefault="00B15CE7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EB6AF4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YXMtQnJhZG9vPC9BdXRob3I+PFllYXI+MjAxMDwvWWVh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</w:fldData>
              </w:fldChar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EYXMtQnJhZG9vPC9BdXRob3I+PFllYXI+MjAxMDwvWWVh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</w:fldData>
              </w:fldChar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EA1C90" w:rsidRPr="00EB6AF4">
              <w:rPr>
                <w:rFonts w:ascii="Times New Roman" w:hAnsi="Times New Roman" w:cs="Times New Roman"/>
                <w:sz w:val="24"/>
                <w:szCs w:val="24"/>
              </w:rPr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EA1C90" w:rsidRPr="00EB6AF4">
              <w:rPr>
                <w:rFonts w:ascii="Times New Roman" w:hAnsi="Times New Roman" w:cs="Times New Roman"/>
                <w:sz w:val="24"/>
                <w:szCs w:val="24"/>
              </w:rPr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C1D21" w:rsidRPr="00B15CE7"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B15CE7" w:rsidRPr="00B15CE7" w:rsidRDefault="00B15CE7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  <w:p w:rsidR="00B15CE7" w:rsidRPr="00B15CE7" w:rsidRDefault="00B15CE7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B15CE7" w:rsidRPr="00B15CE7" w:rsidRDefault="00B15CE7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580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b/>
                <w:sz w:val="24"/>
                <w:szCs w:val="24"/>
              </w:rPr>
              <w:t>RDKY3615-derived strains</w:t>
            </w:r>
          </w:p>
        </w:tc>
        <w:tc>
          <w:tcPr>
            <w:tcW w:w="2250" w:type="dxa"/>
            <w:tcBorders>
              <w:bottom w:val="double" w:sz="6" w:space="0" w:color="auto"/>
            </w:tcBorders>
            <w:shd w:val="clear" w:color="auto" w:fill="auto"/>
            <w:noWrap/>
            <w:vAlign w:val="bottom"/>
          </w:tcPr>
          <w:p w:rsidR="00F65CC1" w:rsidRPr="00B15CE7" w:rsidRDefault="00F65CC1" w:rsidP="00F65CC1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tabs>
                <w:tab w:val="left" w:pos="1440"/>
                <w:tab w:val="left" w:pos="7470"/>
              </w:tabs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RDKY3615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tabs>
                <w:tab w:val="left" w:pos="0"/>
                <w:tab w:val="left" w:pos="1440"/>
                <w:tab w:val="left" w:pos="7470"/>
              </w:tabs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ura3-52, leu2∆1, trp1∆63, his3∆200, lys2∆Bgl, hom3-10, ade2∆1, ade8, htx13::URA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EB6AF4" w:rsidP="007C1D21">
            <w:pPr>
              <w:tabs>
                <w:tab w:val="left" w:pos="0"/>
                <w:tab w:val="left" w:pos="1440"/>
                <w:tab w:val="left" w:pos="7470"/>
              </w:tabs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VuPC9BdXRob3I+PFllYXI+MTk5OTwvWWVhcj48UmVj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</w:fldData>
              </w:fldChar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aGVuPC9BdXRob3I+PFllYXI+MTk5OTwvWWVhcj48UmVj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</w:fldData>
              </w:fldChar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EA1C90" w:rsidRPr="00EB6AF4">
              <w:rPr>
                <w:rFonts w:ascii="Times New Roman" w:hAnsi="Times New Roman" w:cs="Times New Roman"/>
                <w:sz w:val="24"/>
                <w:szCs w:val="24"/>
              </w:rPr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EA1C90" w:rsidRPr="00EB6AF4">
              <w:rPr>
                <w:rFonts w:ascii="Times New Roman" w:hAnsi="Times New Roman" w:cs="Times New Roman"/>
                <w:sz w:val="24"/>
                <w:szCs w:val="24"/>
              </w:rPr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C1D21" w:rsidRPr="00B15CE7"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RDKY3735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sml1::KanMX, mec1::HIS3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EB6AF4" w:rsidP="007C1D2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eXVuZzwvQXV0aG9yPjxZZWFyPjIwMDE8L1llYXI+PFJl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=
</w:fldData>
              </w:fldChar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eXVuZzwvQXV0aG9yPjxZZWFyPjIwMDE8L1llYXI+PFJl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=
</w:fldData>
              </w:fldChar>
            </w:r>
            <w:r w:rsidR="007C1D21" w:rsidRPr="00B15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EA1C90" w:rsidRPr="00EB6AF4">
              <w:rPr>
                <w:rFonts w:ascii="Times New Roman" w:hAnsi="Times New Roman" w:cs="Times New Roman"/>
                <w:sz w:val="24"/>
                <w:szCs w:val="24"/>
              </w:rPr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EA1C90" w:rsidRPr="00EB6AF4">
              <w:rPr>
                <w:rFonts w:ascii="Times New Roman" w:hAnsi="Times New Roman" w:cs="Times New Roman"/>
                <w:sz w:val="24"/>
                <w:szCs w:val="24"/>
              </w:rPr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C1D21" w:rsidRPr="00B15CE7"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YKJM5789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HIS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YCPlac2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YKJM5799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HIS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YCPlac2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-K183R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YKJM5985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HIS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YCPlac2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-K107R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YKJM5986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HIS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YCPlac2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-K117R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YKJM5988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HIS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YCPlac2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-K127R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YKJM5989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HIS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YCPlac2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-K127/164R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  <w:tr w:rsidR="00F65CC1" w:rsidRPr="00B15CE7">
        <w:trPr>
          <w:trHeight w:val="530"/>
        </w:trPr>
        <w:tc>
          <w:tcPr>
            <w:tcW w:w="1636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YKJM5991</w:t>
            </w:r>
          </w:p>
        </w:tc>
        <w:tc>
          <w:tcPr>
            <w:tcW w:w="558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::HIS3</w:t>
            </w: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, YCPlac22-</w:t>
            </w:r>
            <w:r w:rsidRPr="00B15CE7">
              <w:rPr>
                <w:rFonts w:ascii="Times New Roman" w:hAnsi="Times New Roman" w:cs="Times New Roman"/>
                <w:i/>
                <w:sz w:val="24"/>
                <w:szCs w:val="24"/>
              </w:rPr>
              <w:t>pol30-K164R</w:t>
            </w:r>
          </w:p>
        </w:tc>
        <w:tc>
          <w:tcPr>
            <w:tcW w:w="2250" w:type="dxa"/>
            <w:shd w:val="clear" w:color="auto" w:fill="auto"/>
            <w:noWrap/>
          </w:tcPr>
          <w:p w:rsidR="00F65CC1" w:rsidRPr="00B15CE7" w:rsidRDefault="00F65CC1" w:rsidP="00F65CC1">
            <w:pPr>
              <w:spacing w:after="0" w:line="240" w:lineRule="auto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15CE7">
              <w:rPr>
                <w:rFonts w:ascii="Times New Roman" w:hAnsi="Times New Roman" w:cs="Times New Roman"/>
                <w:sz w:val="24"/>
                <w:szCs w:val="24"/>
              </w:rPr>
              <w:t>This study</w:t>
            </w:r>
          </w:p>
        </w:tc>
      </w:tr>
    </w:tbl>
    <w:p w:rsidR="00F65CC1" w:rsidRPr="00B15CE7" w:rsidRDefault="00F65CC1" w:rsidP="00981C76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F65CC1" w:rsidRPr="00B15CE7" w:rsidRDefault="00C83002" w:rsidP="00C83002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15CE7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E435E6" w:rsidRPr="00B15CE7" w:rsidRDefault="00EB6AF4" w:rsidP="00E435E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5CE7">
        <w:rPr>
          <w:rFonts w:ascii="Times New Roman" w:hAnsi="Times New Roman" w:cs="Times New Roman"/>
          <w:sz w:val="24"/>
          <w:szCs w:val="24"/>
        </w:rPr>
        <w:fldChar w:fldCharType="begin"/>
      </w:r>
      <w:r w:rsidR="00F65CC1" w:rsidRPr="00B15CE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15CE7">
        <w:rPr>
          <w:rFonts w:ascii="Times New Roman" w:hAnsi="Times New Roman" w:cs="Times New Roman"/>
          <w:sz w:val="24"/>
          <w:szCs w:val="24"/>
        </w:rPr>
        <w:fldChar w:fldCharType="separate"/>
      </w:r>
      <w:r w:rsidR="00E435E6" w:rsidRPr="00B15CE7">
        <w:rPr>
          <w:rFonts w:ascii="Times New Roman" w:hAnsi="Times New Roman" w:cs="Times New Roman"/>
          <w:noProof/>
          <w:sz w:val="24"/>
          <w:szCs w:val="24"/>
        </w:rPr>
        <w:t>1. Labib K, Tercero JA, Diffley JF (2000) Uninterrupted MCM2-7 function required for DNA replication fork progression. Science 288: 1643-1647.</w:t>
      </w:r>
    </w:p>
    <w:p w:rsidR="00E435E6" w:rsidRPr="00B15CE7" w:rsidRDefault="00E435E6" w:rsidP="00E435E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5CE7">
        <w:rPr>
          <w:rFonts w:ascii="Times New Roman" w:hAnsi="Times New Roman" w:cs="Times New Roman"/>
          <w:noProof/>
          <w:sz w:val="24"/>
          <w:szCs w:val="24"/>
        </w:rPr>
        <w:t>2. Dornfeld KJ, Livingston DM (1991) Effects of controlled RAD52 expression on repair and recombination in Saccharomyces cerevisiae. Mol Cell Biol 11: 2013-2017.</w:t>
      </w:r>
    </w:p>
    <w:p w:rsidR="00E435E6" w:rsidRPr="00B15CE7" w:rsidRDefault="00E435E6" w:rsidP="00E435E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5CE7">
        <w:rPr>
          <w:rFonts w:ascii="Times New Roman" w:hAnsi="Times New Roman" w:cs="Times New Roman"/>
          <w:noProof/>
          <w:sz w:val="24"/>
          <w:szCs w:val="24"/>
        </w:rPr>
        <w:t>3. Das-Bradoo S, Nguyen HD, Wood JL, Ricke RM, Haworth JC, et al. (2010) Defects in DNA ligase I trigger PCNA ubiquitylation at Lys 107. Nat Cell Biol 12: 74-79.</w:t>
      </w:r>
    </w:p>
    <w:p w:rsidR="00E435E6" w:rsidRPr="00B15CE7" w:rsidRDefault="00E435E6" w:rsidP="00E435E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5CE7">
        <w:rPr>
          <w:rFonts w:ascii="Times New Roman" w:hAnsi="Times New Roman" w:cs="Times New Roman"/>
          <w:noProof/>
          <w:sz w:val="24"/>
          <w:szCs w:val="24"/>
        </w:rPr>
        <w:t>4. Ireland MJ, Reinke SS, Livingston DM (2000) The impact of lagging strand replication mutations on the stability of CAG repeat tracts in yeast. Genetics 155: 1657-1665.</w:t>
      </w:r>
    </w:p>
    <w:p w:rsidR="00E435E6" w:rsidRPr="00B15CE7" w:rsidRDefault="00E435E6" w:rsidP="00E435E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5CE7">
        <w:rPr>
          <w:rFonts w:ascii="Times New Roman" w:hAnsi="Times New Roman" w:cs="Times New Roman"/>
          <w:noProof/>
          <w:sz w:val="24"/>
          <w:szCs w:val="24"/>
        </w:rPr>
        <w:t>5. Chen C, Kolodner RD (1999) Gross chromosomal rearrangements in Saccharomyces cerevisiae replication and recombination defective mutants. Nat Genet 23: 81-85.</w:t>
      </w:r>
    </w:p>
    <w:p w:rsidR="00E435E6" w:rsidRPr="00B15CE7" w:rsidRDefault="00E435E6" w:rsidP="00E435E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B15CE7">
        <w:rPr>
          <w:rFonts w:ascii="Times New Roman" w:hAnsi="Times New Roman" w:cs="Times New Roman"/>
          <w:noProof/>
          <w:sz w:val="24"/>
          <w:szCs w:val="24"/>
        </w:rPr>
        <w:t>6. Myung K, Datta A, Kolodner RD (2001) Suppression of spontaneous chromosomal rearrangements by S phase checkpoint functions in Saccharomyces cerevisiae. Cell 104: 397-408.</w:t>
      </w:r>
    </w:p>
    <w:p w:rsidR="007C1D21" w:rsidRPr="00B15CE7" w:rsidRDefault="007C1D21" w:rsidP="00E435E6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7035B" w:rsidRPr="00B15CE7" w:rsidRDefault="00EB6AF4" w:rsidP="00B7035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15CE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7035B" w:rsidRPr="00B15CE7" w:rsidSect="00F8378E">
      <w:footerReference w:type="default" r:id="rId6"/>
      <w:pgSz w:w="12240" w:h="15840"/>
      <w:pgMar w:top="1440" w:right="1440" w:bottom="1440" w:left="1440" w:gutter="0"/>
      <w:docGrid w:linePitch="36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C13BC" w:rsidRDefault="004C13BC" w:rsidP="000F69B3">
      <w:pPr>
        <w:spacing w:after="0" w:line="240" w:lineRule="auto"/>
      </w:pPr>
      <w:r>
        <w:separator/>
      </w:r>
    </w:p>
  </w:endnote>
  <w:endnote w:type="continuationSeparator" w:id="0">
    <w:p w:rsidR="004C13BC" w:rsidRDefault="004C13BC" w:rsidP="000F69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0000000" w:usb2="01000407" w:usb3="00000000" w:csb0="00020000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423272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</w:rPr>
    </w:sdtEndPr>
    <w:sdtContent>
      <w:p w:rsidR="004C13BC" w:rsidRPr="00246695" w:rsidRDefault="00EB6AF4">
        <w:pPr>
          <w:pStyle w:val="Footer"/>
          <w:jc w:val="right"/>
          <w:rPr>
            <w:rFonts w:ascii="Times New Roman" w:hAnsi="Times New Roman" w:cs="Times New Roman"/>
          </w:rPr>
        </w:pPr>
        <w:fldSimple w:instr=" PAGE   \* MERGEFORMAT ">
          <w:r w:rsidR="00EA1C90" w:rsidRPr="00EA1C90">
            <w:rPr>
              <w:rFonts w:ascii="Times New Roman" w:hAnsi="Times New Roman" w:cs="Times New Roman"/>
              <w:noProof/>
              <w:sz w:val="24"/>
            </w:rPr>
            <w:t>1</w:t>
          </w:r>
        </w:fldSimple>
      </w:p>
    </w:sdtContent>
  </w:sdt>
  <w:p w:rsidR="004C13BC" w:rsidRDefault="004C13BC">
    <w:pPr>
      <w:pStyle w:val="Footer"/>
    </w:pPr>
  </w:p>
</w:ftr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C13BC" w:rsidRDefault="004C13BC" w:rsidP="000F69B3">
      <w:pPr>
        <w:spacing w:after="0" w:line="240" w:lineRule="auto"/>
      </w:pPr>
      <w:r>
        <w:separator/>
      </w:r>
    </w:p>
  </w:footnote>
  <w:footnote w:type="continuationSeparator" w:id="0">
    <w:p w:rsidR="004C13BC" w:rsidRDefault="004C13BC" w:rsidP="000F69B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8"/>
  <w:proofState w:spelling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Times new roman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Thesis.enl&lt;/item&gt;&lt;/Libraries&gt;&lt;/ENLibraries&gt;"/>
  </w:docVars>
  <w:rsids>
    <w:rsidRoot w:val="008D7F28"/>
    <w:rsid w:val="00021701"/>
    <w:rsid w:val="0004517B"/>
    <w:rsid w:val="00092A8D"/>
    <w:rsid w:val="000A78DA"/>
    <w:rsid w:val="000B0302"/>
    <w:rsid w:val="000F69B3"/>
    <w:rsid w:val="001E26B1"/>
    <w:rsid w:val="001E3FDB"/>
    <w:rsid w:val="00204D79"/>
    <w:rsid w:val="00246695"/>
    <w:rsid w:val="0029103A"/>
    <w:rsid w:val="00323ADA"/>
    <w:rsid w:val="0034406E"/>
    <w:rsid w:val="00357143"/>
    <w:rsid w:val="0038154C"/>
    <w:rsid w:val="00393A0E"/>
    <w:rsid w:val="0043135A"/>
    <w:rsid w:val="00460BA6"/>
    <w:rsid w:val="004B0F9D"/>
    <w:rsid w:val="004B65FD"/>
    <w:rsid w:val="004B7AFC"/>
    <w:rsid w:val="004C13BC"/>
    <w:rsid w:val="004E4822"/>
    <w:rsid w:val="00513461"/>
    <w:rsid w:val="00525750"/>
    <w:rsid w:val="00550A7F"/>
    <w:rsid w:val="0058117D"/>
    <w:rsid w:val="00594DA4"/>
    <w:rsid w:val="005A0AA3"/>
    <w:rsid w:val="006256CC"/>
    <w:rsid w:val="00702F92"/>
    <w:rsid w:val="00734544"/>
    <w:rsid w:val="007C1D21"/>
    <w:rsid w:val="007D3F80"/>
    <w:rsid w:val="008109DD"/>
    <w:rsid w:val="008547AF"/>
    <w:rsid w:val="008D7F28"/>
    <w:rsid w:val="009233F7"/>
    <w:rsid w:val="00981C76"/>
    <w:rsid w:val="0099293D"/>
    <w:rsid w:val="009A73EA"/>
    <w:rsid w:val="009E3A40"/>
    <w:rsid w:val="00A170F6"/>
    <w:rsid w:val="00A239D5"/>
    <w:rsid w:val="00A503F5"/>
    <w:rsid w:val="00A80D35"/>
    <w:rsid w:val="00A84B6D"/>
    <w:rsid w:val="00AD5786"/>
    <w:rsid w:val="00B12286"/>
    <w:rsid w:val="00B15CE7"/>
    <w:rsid w:val="00B249D5"/>
    <w:rsid w:val="00B6382B"/>
    <w:rsid w:val="00B7035B"/>
    <w:rsid w:val="00B76D4C"/>
    <w:rsid w:val="00B96E2A"/>
    <w:rsid w:val="00C83002"/>
    <w:rsid w:val="00CA4983"/>
    <w:rsid w:val="00CB3118"/>
    <w:rsid w:val="00CF4B9F"/>
    <w:rsid w:val="00CF5DEF"/>
    <w:rsid w:val="00D13C5C"/>
    <w:rsid w:val="00D30907"/>
    <w:rsid w:val="00D3333E"/>
    <w:rsid w:val="00D50675"/>
    <w:rsid w:val="00D629C2"/>
    <w:rsid w:val="00D7192C"/>
    <w:rsid w:val="00D94249"/>
    <w:rsid w:val="00DC3CF8"/>
    <w:rsid w:val="00DC67C0"/>
    <w:rsid w:val="00E435E6"/>
    <w:rsid w:val="00E738F8"/>
    <w:rsid w:val="00EA1C90"/>
    <w:rsid w:val="00EB6AF4"/>
    <w:rsid w:val="00F54D3D"/>
    <w:rsid w:val="00F65CC1"/>
    <w:rsid w:val="00F8378E"/>
    <w:rsid w:val="00FA0475"/>
    <w:rsid w:val="00FC3DCE"/>
    <w:rsid w:val="00FC479C"/>
    <w:rsid w:val="00FD198F"/>
  </w:rsids>
  <m:mathPr>
    <m:mathFont m:val="@ＭＳ 明朝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7035B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HTMLPreformatted">
    <w:name w:val="HTML Preformatted"/>
    <w:basedOn w:val="Normal"/>
    <w:link w:val="HTMLPreformattedChar"/>
    <w:uiPriority w:val="99"/>
    <w:rsid w:val="00B7035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7035B"/>
    <w:rPr>
      <w:rFonts w:ascii="Courier New" w:eastAsia="Times New Roman" w:hAnsi="Courier New" w:cs="Courier New"/>
      <w:sz w:val="20"/>
      <w:szCs w:val="20"/>
    </w:rPr>
  </w:style>
  <w:style w:type="character" w:customStyle="1" w:styleId="st">
    <w:name w:val="st"/>
    <w:basedOn w:val="DefaultParagraphFont"/>
    <w:rsid w:val="00B7035B"/>
  </w:style>
  <w:style w:type="paragraph" w:styleId="BalloonText">
    <w:name w:val="Balloon Text"/>
    <w:basedOn w:val="Normal"/>
    <w:link w:val="BalloonTextChar"/>
    <w:uiPriority w:val="99"/>
    <w:semiHidden/>
    <w:unhideWhenUsed/>
    <w:rsid w:val="00393A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3A0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0F69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F69B3"/>
  </w:style>
  <w:style w:type="paragraph" w:styleId="Footer">
    <w:name w:val="footer"/>
    <w:basedOn w:val="Normal"/>
    <w:link w:val="FooterChar"/>
    <w:uiPriority w:val="99"/>
    <w:unhideWhenUsed/>
    <w:rsid w:val="000F69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69B3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7035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rsid w:val="00B7035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7035B"/>
    <w:rPr>
      <w:rFonts w:ascii="Courier New" w:eastAsia="Times New Roman" w:hAnsi="Courier New" w:cs="Courier New"/>
      <w:sz w:val="20"/>
      <w:szCs w:val="20"/>
    </w:rPr>
  </w:style>
  <w:style w:type="character" w:customStyle="1" w:styleId="st">
    <w:name w:val="st"/>
    <w:basedOn w:val="DefaultParagraphFont"/>
    <w:rsid w:val="00B7035B"/>
  </w:style>
  <w:style w:type="paragraph" w:styleId="BalloonText">
    <w:name w:val="Balloon Text"/>
    <w:basedOn w:val="Normal"/>
    <w:link w:val="BalloonTextChar"/>
    <w:uiPriority w:val="99"/>
    <w:semiHidden/>
    <w:unhideWhenUsed/>
    <w:rsid w:val="00393A0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3A0E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0F69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F69B3"/>
  </w:style>
  <w:style w:type="paragraph" w:styleId="Footer">
    <w:name w:val="footer"/>
    <w:basedOn w:val="Normal"/>
    <w:link w:val="FooterChar"/>
    <w:uiPriority w:val="99"/>
    <w:unhideWhenUsed/>
    <w:rsid w:val="000F69B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F69B3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7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9" Type="http://schemas.microsoft.com/office/2007/relationships/stylesWithEffects" Target="stylesWithEffects.xml"/><Relationship Id="rId3" Type="http://schemas.openxmlformats.org/officeDocument/2006/relationships/webSettings" Target="webSettings.xml"/><Relationship Id="rId6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107</Words>
  <Characters>12013</Characters>
  <Application>Microsoft Macintosh Word</Application>
  <DocSecurity>0</DocSecurity>
  <Lines>100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DN</dc:creator>
  <cp:lastModifiedBy>Anja Katrin Bielinsky</cp:lastModifiedBy>
  <cp:revision>2</cp:revision>
  <cp:lastPrinted>2012-07-07T02:45:00Z</cp:lastPrinted>
  <dcterms:created xsi:type="dcterms:W3CDTF">2013-03-29T20:33:00Z</dcterms:created>
  <dcterms:modified xsi:type="dcterms:W3CDTF">2013-03-29T20:33:00Z</dcterms:modified>
</cp:coreProperties>
</file>